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0E3DA506" w14:textId="77777777" w:rsidR="00F9444C" w:rsidRDefault="008D1411">
          <w:pPr>
            <w:pStyle w:val="NoSpacing"/>
          </w:pPr>
          <w:r>
            <w:t>Your Name</w:t>
          </w:r>
        </w:p>
      </w:sdtContent>
    </w:sdt>
    <w:p w14:paraId="6DF09DAF" w14:textId="77777777" w:rsidR="00E614DD" w:rsidRDefault="0016442E">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42DE3FDB" w14:textId="77777777" w:rsidR="00E614DD" w:rsidRDefault="0016442E">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63448302" w14:textId="77777777" w:rsidR="00E614DD" w:rsidRDefault="0016442E">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5662C462" w14:textId="77777777" w:rsidR="00E614DD" w:rsidRDefault="0016442E">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2506C7">
        <w:t>Should College Athletes be paid?</w:t>
      </w:r>
    </w:p>
    <w:p w14:paraId="2614C995" w14:textId="2BE1E81E" w:rsidR="002506C7" w:rsidRDefault="008D1411" w:rsidP="003E4188">
      <w:r>
        <w:t>Every year, college spo</w:t>
      </w:r>
      <w:r w:rsidR="002969D8">
        <w:t>r</w:t>
      </w:r>
      <w:r>
        <w:t xml:space="preserve">ts generate revenue of millions of dollars in the United States. CBS commits to pay billions of dollars per year for broadcasting NCAA, and for the first time in history, the value of March Madness is placed at about $1 billion per year. There is a continuous gashing conversation on the topic of should college athletes be paid or not. Chiefly, the question arises on two main sports, </w:t>
      </w:r>
      <w:r w:rsidRPr="002506C7">
        <w:t>football and basketball</w:t>
      </w:r>
      <w:r>
        <w:t>, since these two sports brin</w:t>
      </w:r>
      <w:r w:rsidR="00F40CF2">
        <w:t xml:space="preserve">g most of the money to the college, and </w:t>
      </w:r>
      <w:r w:rsidR="00723CAF">
        <w:t>arguments for and against are many</w:t>
      </w:r>
      <w:r w:rsidR="00F40CF2">
        <w:t>. College</w:t>
      </w:r>
      <w:r w:rsidR="00723CAF">
        <w:t xml:space="preserve"> </w:t>
      </w:r>
      <w:r w:rsidR="0027478A">
        <w:t>athletes</w:t>
      </w:r>
      <w:r w:rsidR="00723CAF">
        <w:t xml:space="preserve"> </w:t>
      </w:r>
      <w:r w:rsidR="00F40CF2">
        <w:t>ought to be paid by college and outside agencies because sports bring billions of dollars in revenue; it is no higher than players can earn in the free labor market, and it is a full-time job.</w:t>
      </w:r>
    </w:p>
    <w:p w14:paraId="068614C7" w14:textId="44CFA208" w:rsidR="00BA1BAA" w:rsidRDefault="008D1411" w:rsidP="003E4188">
      <w:r>
        <w:t>The fact is, the</w:t>
      </w:r>
      <w:r w:rsidR="00C82C9D">
        <w:t>y currently are paid in a way,</w:t>
      </w:r>
      <w:r>
        <w:t xml:space="preserve"> </w:t>
      </w:r>
      <w:r w:rsidR="00C82C9D">
        <w:t>and they get free tuition. Surely, that is a valuable thing, b</w:t>
      </w:r>
      <w:r>
        <w:t xml:space="preserve">ut unfortunately, most student-athletes </w:t>
      </w:r>
      <w:r w:rsidR="00C82C9D">
        <w:t>do not</w:t>
      </w:r>
      <w:r>
        <w:t xml:space="preserve"> </w:t>
      </w:r>
      <w:r w:rsidR="00C82C9D">
        <w:t xml:space="preserve">care a lot about their education. </w:t>
      </w:r>
      <w:r>
        <w:t>That is the reason that they tend to choose "easy" majors so that they can coast by while focusing mainly on athletics. Beyond th</w:t>
      </w:r>
      <w:r w:rsidR="00C82C9D">
        <w:t>e fact that their education is</w:t>
      </w:r>
      <w:r>
        <w:t xml:space="preserve"> generally worthless, there is one huge, huge factor </w:t>
      </w:r>
      <w:r w:rsidR="00C82C9D">
        <w:t xml:space="preserve">in this opinion. </w:t>
      </w:r>
      <w:bookmarkStart w:id="0" w:name="_GoBack"/>
      <w:r>
        <w:t>As a whole, student-athletes bring an immense amount</w:t>
      </w:r>
      <w:r w:rsidR="00C82C9D">
        <w:t xml:space="preserve"> of revenue to a university, and in</w:t>
      </w:r>
      <w:r>
        <w:t xml:space="preserve"> the biggest schools, athletics brings in hundreds of</w:t>
      </w:r>
      <w:r w:rsidR="00C4619E">
        <w:t xml:space="preserve"> millions of dollars per year.</w:t>
      </w:r>
      <w:bookmarkEnd w:id="0"/>
      <w:r w:rsidR="00C4619E">
        <w:t xml:space="preserve"> </w:t>
      </w:r>
      <w:r>
        <w:t>It is borderline disgusting to think that the actual people who are responsible for bringing in that mon</w:t>
      </w:r>
      <w:r w:rsidR="002969D8">
        <w:t xml:space="preserve">ey do not see a cent of it. Besides, </w:t>
      </w:r>
      <w:r w:rsidR="00AF6889">
        <w:t>administration, coaches and</w:t>
      </w:r>
      <w:r>
        <w:t xml:space="preserve"> university presidents get multi-mil</w:t>
      </w:r>
      <w:r w:rsidR="00AF6889">
        <w:t xml:space="preserve">lion dollar pay-checks per year. </w:t>
      </w:r>
      <w:r>
        <w:t xml:space="preserve">There are video games that use the likenesses of college players (but without using their names, generally), but players receive no </w:t>
      </w:r>
      <w:r w:rsidR="00504729">
        <w:t>remuneration</w:t>
      </w:r>
      <w:r w:rsidR="00367930">
        <w:t xml:space="preserve"> </w:t>
      </w:r>
      <w:r w:rsidR="00367930">
        <w:lastRenderedPageBreak/>
        <w:t>for</w:t>
      </w:r>
      <w:r w:rsidR="002969D8">
        <w:t xml:space="preserve"> the efforts</w:t>
      </w:r>
      <w:r w:rsidR="00367930">
        <w:t xml:space="preserve">. </w:t>
      </w:r>
      <w:r>
        <w:t xml:space="preserve">The NCAA as a whole is a racket aimed at making money at the expense of student-athletes.  It is an exploitative business that pays its money-earners $0.  </w:t>
      </w:r>
    </w:p>
    <w:p w14:paraId="60D7B9E2" w14:textId="77777777" w:rsidR="00D8379C" w:rsidRDefault="008D1411" w:rsidP="001F09DA">
      <w:r>
        <w:t>T</w:t>
      </w:r>
      <w:r w:rsidR="00BB34F6" w:rsidRPr="00BB34F6">
        <w:t xml:space="preserve">o be more precise, universities should have the option to pay their athletes. At present, many universities take it upon themselves not to offer athletic scholarships at all or not to offer scholarships to athletes playing less lucrative sports, and that's fine. </w:t>
      </w:r>
      <w:r>
        <w:t xml:space="preserve">They </w:t>
      </w:r>
      <w:r w:rsidR="00BB34F6" w:rsidRPr="00BB34F6">
        <w:t>can't build a powerhouse Div</w:t>
      </w:r>
      <w:r>
        <w:t>ision</w:t>
      </w:r>
      <w:r w:rsidR="00BB34F6" w:rsidRPr="00BB34F6">
        <w:t xml:space="preserve"> 1 football or basketball program like that, but </w:t>
      </w:r>
      <w:r w:rsidR="0027478A">
        <w:t>there's nothing wrong with it</w:t>
      </w:r>
      <w:r>
        <w:t xml:space="preserve"> </w:t>
      </w:r>
      <w:r>
        <w:fldChar w:fldCharType="begin"/>
      </w:r>
      <w:r>
        <w:instrText xml:space="preserve"> ADDIN ZOTERO_ITEM CSL_CITATION {"citationID":"9gI5Hk9Z","properties":{"formattedCitation":"(Shaffer)","plainCitation":"(Shaffer)","noteIndex":0},"citationItems":[{"id":1339,"uris":["http://zotero.org/users/local/orkqtrjP/items/5NEFVFFQ"],"uri":["http://zotero.org/users/local/orkqtrjP/items/5NEFVFFQ"],"itemData":{"id":1339,"type":"thesis","title":"Should Division I Football and Men’s Basketball Student-Athletes be Paid?","publisher":"figshare","author":[{"family":"Shaffer","given":"Colin"}],"issued":{"date-parts":[["2015"]]}}}],"schema":"https://github.com/citation-style-language/schema/raw/master/csl-citation.json"} </w:instrText>
      </w:r>
      <w:r>
        <w:fldChar w:fldCharType="separate"/>
      </w:r>
      <w:r w:rsidRPr="00D8379C">
        <w:rPr>
          <w:rFonts w:ascii="Times New Roman" w:hAnsi="Times New Roman" w:cs="Times New Roman"/>
        </w:rPr>
        <w:t>(Shaffer)</w:t>
      </w:r>
      <w:r>
        <w:fldChar w:fldCharType="end"/>
      </w:r>
      <w:r w:rsidR="0027478A">
        <w:t xml:space="preserve">. </w:t>
      </w:r>
      <w:r w:rsidR="00BB34F6" w:rsidRPr="00BB34F6">
        <w:t>It should be easy to see that many athletes' total compensation is less than it would be if there were a free market for their labor. This is</w:t>
      </w:r>
      <w:r>
        <w:t xml:space="preserve"> corroborated by a few things, s</w:t>
      </w:r>
      <w:r w:rsidR="00BB34F6" w:rsidRPr="00BB34F6">
        <w:t>chools (and people whose incentives are closely aligned with the schools) continue to violate NCAA restrictions on athlete compensation despite the history of programs being debilitated for similar acts</w:t>
      </w:r>
      <w:r>
        <w:t xml:space="preserve">. </w:t>
      </w:r>
    </w:p>
    <w:p w14:paraId="4F02F7A8" w14:textId="77777777" w:rsidR="001F09DA" w:rsidRDefault="008D1411" w:rsidP="001F09DA">
      <w:r w:rsidRPr="00BB34F6">
        <w:t xml:space="preserve">Most of the players at big revenue-generating programs earn exactly as much as they are allowed to earn i.e., a full-tuition scholarship. </w:t>
      </w:r>
      <w:r w:rsidR="003A062F">
        <w:t xml:space="preserve">One is </w:t>
      </w:r>
      <w:r w:rsidRPr="00BB34F6">
        <w:t xml:space="preserve">almost certainly underpaid when there is an artificial limit on how much compensation </w:t>
      </w:r>
      <w:r w:rsidR="003A062F">
        <w:t>one</w:t>
      </w:r>
      <w:r w:rsidRPr="00BB34F6">
        <w:t xml:space="preserve"> can receive, and </w:t>
      </w:r>
      <w:r w:rsidR="003A062F">
        <w:t>they</w:t>
      </w:r>
      <w:r w:rsidRPr="00BB34F6">
        <w:t xml:space="preserve"> end up earning exactly that much </w:t>
      </w:r>
      <w:r w:rsidR="009878DB" w:rsidRPr="00BB34F6">
        <w:t>anyway.</w:t>
      </w:r>
      <w:r w:rsidR="009878DB">
        <w:t xml:space="preserve"> Moreover</w:t>
      </w:r>
      <w:r w:rsidR="003A062F">
        <w:t xml:space="preserve">, </w:t>
      </w:r>
      <w:r w:rsidRPr="00BB34F6">
        <w:t>Violations of NCAA regulations don't often seem to rise to the level of being illegal in the outside world. In a quest to be consistent, the NCAA has had to come up with incredibly complicated laws to ban many straightforward actions simply because they can be equated with monetary payment relatively easily. Not only are they not illegal, but they're not even things that we'd find immoral in any other context. NCAA regulations are not laws: they're just conventions that schools agree to because they don't trust each other not to pay athletes.</w:t>
      </w:r>
    </w:p>
    <w:p w14:paraId="3FE3B8BB" w14:textId="77777777" w:rsidR="00C85494" w:rsidRDefault="008D1411" w:rsidP="00A920DC">
      <w:r>
        <w:t xml:space="preserve">It also raises a number of questions, such as are </w:t>
      </w:r>
      <w:r w:rsidR="001D2BF9" w:rsidRPr="001D2BF9">
        <w:t xml:space="preserve">college sports providing some good to society that they couldn't provide if players were being paid? Is that good adequate justification for suppressing athlete compensation artificially? </w:t>
      </w:r>
      <w:r>
        <w:t xml:space="preserve">There is no argument that one can </w:t>
      </w:r>
      <w:r w:rsidR="001D2BF9" w:rsidRPr="001D2BF9">
        <w:t xml:space="preserve">found </w:t>
      </w:r>
      <w:r w:rsidR="001D2BF9" w:rsidRPr="001D2BF9">
        <w:lastRenderedPageBreak/>
        <w:t xml:space="preserve">convincing. </w:t>
      </w:r>
      <w:r>
        <w:t>Thus, for Division 1’s basketball and football, since they are, the majority of the time - the only profit centers under debate. For some schools, maybe some other sports would make money for them as an exception. As long as the sport is a profit center, it makes sense for the athletes to share in the spoils.</w:t>
      </w:r>
    </w:p>
    <w:p w14:paraId="1E32A977" w14:textId="4C9C0FE0" w:rsidR="00EF2919" w:rsidRDefault="008D1411" w:rsidP="00A920DC">
      <w:pPr>
        <w:ind w:firstLine="360"/>
      </w:pPr>
      <w:r>
        <w:t xml:space="preserve">In addition, </w:t>
      </w:r>
      <w:r w:rsidRPr="00EF2919">
        <w:t xml:space="preserve">college athletes should be “allowed to be paid” by outside agencies, such as pro teams or sports agents, </w:t>
      </w:r>
      <w:r>
        <w:t>if</w:t>
      </w:r>
      <w:r w:rsidRPr="00EF2919">
        <w:t xml:space="preserve"> not by the colleges themselves.</w:t>
      </w:r>
      <w:r>
        <w:t xml:space="preserve"> There are many reasons for that; first, n</w:t>
      </w:r>
      <w:r w:rsidRPr="00EF2919">
        <w:t>ot all college athletes should be paid. For most of them, scholarships are more than equal value. However, for some NFL and NBA prospects, these kids bring in millions of dollars to the school, and THAT is not an equal exchange of values.</w:t>
      </w:r>
      <w:r>
        <w:t xml:space="preserve"> Secondly, </w:t>
      </w:r>
      <w:r w:rsidRPr="00EF2919">
        <w:t>NCAA and colleges always claim that they are interested in creating student-athletes. It is true in most cases, but they do recruit hard for basketball players and some college players who have no intention of graduating.</w:t>
      </w:r>
      <w:r>
        <w:t xml:space="preserve"> </w:t>
      </w:r>
      <w:r w:rsidRPr="00EF2919">
        <w:t>Some say that having pro scouts and agents on campuses will ruin the puri</w:t>
      </w:r>
      <w:r>
        <w:t xml:space="preserve">ty of the game. </w:t>
      </w:r>
      <w:r w:rsidRPr="00EF2919">
        <w:t>Instead of trying to enforce rules that cannot be enforced, make it legal and have the star players get the money that they deserve.</w:t>
      </w:r>
    </w:p>
    <w:p w14:paraId="189BF14E" w14:textId="77777777" w:rsidR="00EF2919" w:rsidRPr="00EF2919" w:rsidRDefault="008D1411" w:rsidP="001B004E">
      <w:pPr>
        <w:ind w:firstLine="360"/>
      </w:pPr>
      <w:r>
        <w:t xml:space="preserve">Furthermore, </w:t>
      </w:r>
      <w:r w:rsidRPr="00EF2919">
        <w:t>Pro teams should be able to draft college and high school players and still allow them to play in college, with a guaranteed pro contract. If creating student-athletes is what the colleges are going after, providing financial security will allow these kids to stay in school longer without the pressure of chasing the money.</w:t>
      </w:r>
      <w:r w:rsidR="001B004E">
        <w:t xml:space="preserve"> Besides, </w:t>
      </w:r>
      <w:r w:rsidR="002179C5" w:rsidRPr="00EF2919">
        <w:t>providing</w:t>
      </w:r>
      <w:r w:rsidRPr="00EF2919">
        <w:t xml:space="preserve"> payment to all scholarship athletes make the athlete's employees of the university, and can create several legal problems. 1) Scholarship money the students receive has to be taxed as an income. 2) If a student gets hurt, he/she can sue the university or file for worker's comp. </w:t>
      </w:r>
    </w:p>
    <w:p w14:paraId="31850438" w14:textId="77777777" w:rsidR="002179C5" w:rsidRDefault="002179C5" w:rsidP="004E46CD">
      <w:pPr>
        <w:ind w:firstLine="0"/>
      </w:pPr>
    </w:p>
    <w:p w14:paraId="56FFABBD" w14:textId="12136C3F" w:rsidR="006A6DBB" w:rsidRPr="006A6DBB" w:rsidRDefault="008D1411" w:rsidP="004A20C3">
      <w:pPr>
        <w:ind w:firstLine="360"/>
      </w:pPr>
      <w:r>
        <w:lastRenderedPageBreak/>
        <w:t xml:space="preserve">College sports is </w:t>
      </w:r>
      <w:r w:rsidR="002179C5">
        <w:t xml:space="preserve">also </w:t>
      </w:r>
      <w:r>
        <w:t xml:space="preserve">a </w:t>
      </w:r>
      <w:r w:rsidR="002179C5">
        <w:t xml:space="preserve">full-time job, and </w:t>
      </w:r>
      <w:r w:rsidR="00CB17BA">
        <w:t>these</w:t>
      </w:r>
      <w:r>
        <w:t xml:space="preserve"> athletes cannot have a job o</w:t>
      </w:r>
      <w:r w:rsidR="00CB17BA">
        <w:t xml:space="preserve">n the side.  It is impossible. </w:t>
      </w:r>
      <w:r>
        <w:t>The fact that these athletes are</w:t>
      </w:r>
      <w:r w:rsidR="00CB17BA">
        <w:t xml:space="preserve"> not paid is beyond ludicrous. </w:t>
      </w:r>
      <w:r w:rsidR="00CB17BA" w:rsidRPr="00595DE3">
        <w:t>College</w:t>
      </w:r>
      <w:r w:rsidR="00595DE3" w:rsidRPr="00595DE3">
        <w:t xml:space="preserve"> players </w:t>
      </w:r>
      <w:r w:rsidR="00CB17BA">
        <w:t xml:space="preserve">also </w:t>
      </w:r>
      <w:r w:rsidR="00595DE3" w:rsidRPr="00595DE3">
        <w:t>need the freedom to deal with the schools and NCAA.</w:t>
      </w:r>
      <w:r w:rsidR="00CB17BA">
        <w:t xml:space="preserve"> </w:t>
      </w:r>
      <w:r w:rsidR="00595DE3" w:rsidRPr="00595DE3">
        <w:t xml:space="preserve">Payment would be part of deals, but that might not be prime for many of </w:t>
      </w:r>
      <w:r w:rsidR="003F3CC3" w:rsidRPr="00595DE3">
        <w:t>them. Education</w:t>
      </w:r>
      <w:r w:rsidR="00595DE3" w:rsidRPr="00595DE3">
        <w:t xml:space="preserve">, </w:t>
      </w:r>
      <w:r w:rsidR="003F3CC3" w:rsidRPr="00595DE3">
        <w:t xml:space="preserve">food, </w:t>
      </w:r>
      <w:r w:rsidR="00CB17BA" w:rsidRPr="00595DE3">
        <w:t>housing,</w:t>
      </w:r>
      <w:r w:rsidR="00595DE3" w:rsidRPr="00595DE3">
        <w:t xml:space="preserve"> medical </w:t>
      </w:r>
      <w:r w:rsidR="003F3CC3" w:rsidRPr="00595DE3">
        <w:t>insurance, life</w:t>
      </w:r>
      <w:r w:rsidR="00595DE3" w:rsidRPr="00595DE3">
        <w:t xml:space="preserve"> insurance, </w:t>
      </w:r>
      <w:r w:rsidR="003F3CC3" w:rsidRPr="00595DE3">
        <w:t>etc.</w:t>
      </w:r>
      <w:r w:rsidR="00595DE3" w:rsidRPr="00595DE3">
        <w:t xml:space="preserve"> are all items that could be subjects of </w:t>
      </w:r>
      <w:r w:rsidR="00CB17BA" w:rsidRPr="00595DE3">
        <w:t>deals. Due</w:t>
      </w:r>
      <w:r w:rsidR="00595DE3" w:rsidRPr="00595DE3">
        <w:t xml:space="preserve"> to the young age of these players, they would need rep either individually or in groups like unions or specific sports groups to counter the overwhelming power and money that </w:t>
      </w:r>
      <w:r w:rsidR="00CB17BA" w:rsidRPr="00595DE3">
        <w:t xml:space="preserve">schools </w:t>
      </w:r>
      <w:r w:rsidR="00595DE3" w:rsidRPr="00595DE3">
        <w:t xml:space="preserve">and the NCAA </w:t>
      </w:r>
      <w:r w:rsidR="003F3CC3" w:rsidRPr="00595DE3">
        <w:t xml:space="preserve">have. </w:t>
      </w:r>
      <w:r w:rsidRPr="006A6DBB">
        <w:t>A lot of athletes, especially those who are a part of developing countries, usually face a lot of financial problems back home</w:t>
      </w:r>
      <w:r w:rsidR="00F853E4">
        <w:t xml:space="preserve"> </w:t>
      </w:r>
      <w:r w:rsidR="00F853E4">
        <w:fldChar w:fldCharType="begin"/>
      </w:r>
      <w:r w:rsidR="00F853E4">
        <w:instrText xml:space="preserve"> ADDIN ZOTERO_ITEM CSL_CITATION {"citationID":"0pMjuWTZ","properties":{"formattedCitation":"(Parent)","plainCitation":"(Parent)","noteIndex":0},"citationItems":[{"id":1340,"uris":["http://zotero.org/users/local/orkqtrjP/items/RI5HLEWW"],"uri":["http://zotero.org/users/local/orkqtrjP/items/RI5HLEWW"],"itemData":{"id":1340,"type":"article-journal","title":"Forward Progress-An Analysis of Whether Student-Athletes Should Be Paid","container-title":"Va. Sports &amp; Ent. LJ","page":"226","volume":"3","author":[{"family":"Parent","given":"Christopher M."}],"issued":{"date-parts":[["2003"]]}}}],"schema":"https://github.com/citation-style-language/schema/raw/master/csl-citation.json"} </w:instrText>
      </w:r>
      <w:r w:rsidR="00F853E4">
        <w:fldChar w:fldCharType="separate"/>
      </w:r>
      <w:r w:rsidR="00F853E4" w:rsidRPr="00F853E4">
        <w:rPr>
          <w:rFonts w:ascii="Times New Roman" w:hAnsi="Times New Roman" w:cs="Times New Roman"/>
        </w:rPr>
        <w:t>(Parent)</w:t>
      </w:r>
      <w:r w:rsidR="00F853E4">
        <w:fldChar w:fldCharType="end"/>
      </w:r>
      <w:r w:rsidR="00F853E4">
        <w:t>.</w:t>
      </w:r>
      <w:r w:rsidRPr="006A6DBB">
        <w:t xml:space="preserve"> Their parents most often encourage they are into sports so that they could help themselves by expecting some </w:t>
      </w:r>
      <w:r w:rsidR="003335A1">
        <w:t>monetary benefits</w:t>
      </w:r>
      <w:r w:rsidRPr="006A6DBB">
        <w:t xml:space="preserve"> or special talent quota for education and their sports career. Any </w:t>
      </w:r>
      <w:r w:rsidR="003335A1">
        <w:t>form</w:t>
      </w:r>
      <w:r w:rsidRPr="006A6DBB">
        <w:t xml:space="preserve"> of </w:t>
      </w:r>
      <w:r w:rsidR="003335A1">
        <w:t xml:space="preserve">support </w:t>
      </w:r>
      <w:r w:rsidRPr="006A6DBB">
        <w:t xml:space="preserve">or funding would put less pressure on their parents as these athletes turn out to be </w:t>
      </w:r>
      <w:r w:rsidR="004A20C3" w:rsidRPr="006A6DBB">
        <w:t>self-reliant</w:t>
      </w:r>
      <w:r w:rsidRPr="006A6DBB">
        <w:t>.</w:t>
      </w:r>
    </w:p>
    <w:p w14:paraId="296C51DF" w14:textId="77777777" w:rsidR="006A6DBB" w:rsidRPr="006A6DBB" w:rsidRDefault="008D1411" w:rsidP="00B2054C">
      <w:r w:rsidRPr="006A6DBB">
        <w:t xml:space="preserve">Sports in this generation have become more advanced compared to that of how it was back in the days. There are the most efficient ways of training, which give all the athletes the ability to grow faster. Nutrition, too, has advanced a lot. There are varieties of </w:t>
      </w:r>
      <w:r w:rsidR="007F19A7" w:rsidRPr="006A6DBB">
        <w:t>authentic</w:t>
      </w:r>
      <w:r w:rsidRPr="006A6DBB">
        <w:t xml:space="preserve"> supplements that are available in the market. These supplements are very expensive and usually would last for only a month or so. Nutrition and Diet are a major key to success in most of the sporting fields; funding college athletes would help them to have easy access to high-quality nutrition, which is essential for the growth of an athlete.</w:t>
      </w:r>
      <w:r w:rsidR="00B2054C">
        <w:t xml:space="preserve"> </w:t>
      </w:r>
      <w:r w:rsidRPr="006A6DBB">
        <w:t xml:space="preserve">It would help in improving the quality of any sport in especially an underdeveloped country. The more any college sport is being funded; there is more chance of quality players joining that particular sport. With the rising cost of youth sports, talented athletes tend to back off without even going to the next level as they </w:t>
      </w:r>
      <w:r w:rsidRPr="006A6DBB">
        <w:lastRenderedPageBreak/>
        <w:t xml:space="preserve">tend to quit initially. </w:t>
      </w:r>
      <w:proofErr w:type="gramStart"/>
      <w:r w:rsidRPr="006A6DBB">
        <w:t>So</w:t>
      </w:r>
      <w:proofErr w:type="gramEnd"/>
      <w:r w:rsidRPr="006A6DBB">
        <w:t xml:space="preserve"> with the help of college funding, there can be a fall in sports dropouts and give a chance for underprivileged athletes to prove themselves. </w:t>
      </w:r>
    </w:p>
    <w:p w14:paraId="3B8D942E" w14:textId="77777777" w:rsidR="00A94BD5" w:rsidRDefault="008D1411" w:rsidP="00A94BD5">
      <w:pPr>
        <w:ind w:firstLine="360"/>
      </w:pPr>
      <w:r>
        <w:t>Nonetheless, some of the common arguments against paying them include, they are provided with scholarships, &amp; free room &amp; board, College is a sort of an internship where you get to learn, hone, and showcase your talents. In addition, NCC</w:t>
      </w:r>
      <w:r w:rsidR="00B2054C">
        <w:t>A is a nonprofit organization; t</w:t>
      </w:r>
      <w:r>
        <w:t>he revenues are redirected to helping millions of student-ath</w:t>
      </w:r>
      <w:r w:rsidR="007F19A7">
        <w:t xml:space="preserve">letes and athletic departments. </w:t>
      </w:r>
      <w:r>
        <w:t>Besides, money tarnishes the sporting aspect of it. All of which makes no sound position.</w:t>
      </w:r>
      <w:r w:rsidR="007F19A7">
        <w:t xml:space="preserve"> </w:t>
      </w:r>
      <w:r>
        <w:t>The question should be on</w:t>
      </w:r>
      <w:r w:rsidRPr="008640E4">
        <w:t xml:space="preserve"> what the best way to remunerate these college athletes is. Should Basketball athletes be paid more than the track &amp; field ones? Do the starters get different pay scale than the bench players? Can we do this without killing the goose that lays the golden eggs?</w:t>
      </w:r>
      <w:r>
        <w:t xml:space="preserve"> </w:t>
      </w:r>
      <w:r w:rsidRPr="004F5AD2">
        <w:t>Work-study is federal aid, and every institution does not make money on their athletic program. Some institutions are struggling to field competitive teams or to have a team at all. The solution needs to take that into account, as well as schools small enough not to offer athletic scholarships and still compete un</w:t>
      </w:r>
      <w:r>
        <w:t xml:space="preserve">der the NCAA flag of sports. </w:t>
      </w:r>
    </w:p>
    <w:p w14:paraId="417A7D15" w14:textId="77777777" w:rsidR="00F853E4" w:rsidRDefault="00F853E4" w:rsidP="00A94BD5">
      <w:pPr>
        <w:ind w:firstLine="360"/>
      </w:pPr>
    </w:p>
    <w:p w14:paraId="131D5657" w14:textId="77777777" w:rsidR="00F853E4" w:rsidRDefault="00F853E4" w:rsidP="00A94BD5">
      <w:pPr>
        <w:ind w:firstLine="360"/>
      </w:pPr>
    </w:p>
    <w:p w14:paraId="6785F48F" w14:textId="77777777" w:rsidR="00F853E4" w:rsidRDefault="00F853E4" w:rsidP="00A94BD5">
      <w:pPr>
        <w:ind w:firstLine="360"/>
      </w:pPr>
    </w:p>
    <w:p w14:paraId="1904118E" w14:textId="77777777" w:rsidR="00F853E4" w:rsidRDefault="00F853E4" w:rsidP="00A94BD5">
      <w:pPr>
        <w:ind w:firstLine="360"/>
      </w:pPr>
    </w:p>
    <w:p w14:paraId="4C2234E0" w14:textId="77777777" w:rsidR="00F853E4" w:rsidRDefault="00F853E4" w:rsidP="00A94BD5">
      <w:pPr>
        <w:ind w:firstLine="360"/>
      </w:pPr>
    </w:p>
    <w:p w14:paraId="5753495E" w14:textId="77777777" w:rsidR="00F853E4" w:rsidRDefault="00F853E4" w:rsidP="00A94BD5">
      <w:pPr>
        <w:ind w:firstLine="360"/>
      </w:pPr>
    </w:p>
    <w:p w14:paraId="31328CBE" w14:textId="77777777" w:rsidR="00F853E4" w:rsidRDefault="00F853E4" w:rsidP="00A94BD5">
      <w:pPr>
        <w:ind w:firstLine="360"/>
      </w:pPr>
    </w:p>
    <w:p w14:paraId="7B4E1695" w14:textId="77777777" w:rsidR="00F853E4" w:rsidRDefault="00F853E4" w:rsidP="00A94BD5">
      <w:pPr>
        <w:ind w:firstLine="360"/>
      </w:pPr>
    </w:p>
    <w:p w14:paraId="7DC54FDB" w14:textId="77777777" w:rsidR="00F853E4" w:rsidRDefault="00F853E4" w:rsidP="00A94BD5">
      <w:pPr>
        <w:ind w:firstLine="360"/>
      </w:pPr>
    </w:p>
    <w:p w14:paraId="15957CF9" w14:textId="77777777" w:rsidR="006A6DBB" w:rsidRPr="00F853E4" w:rsidRDefault="008D1411" w:rsidP="00F853E4">
      <w:pPr>
        <w:ind w:firstLine="0"/>
        <w:rPr>
          <w:b/>
        </w:rPr>
      </w:pPr>
      <w:r w:rsidRPr="00F853E4">
        <w:rPr>
          <w:b/>
        </w:rPr>
        <w:lastRenderedPageBreak/>
        <w:t xml:space="preserve">Works Cited </w:t>
      </w:r>
    </w:p>
    <w:p w14:paraId="22E80C0A" w14:textId="77777777" w:rsidR="00F853E4" w:rsidRPr="00F853E4" w:rsidRDefault="008D1411" w:rsidP="00F853E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853E4">
        <w:rPr>
          <w:rFonts w:ascii="Times New Roman" w:hAnsi="Times New Roman" w:cs="Times New Roman"/>
        </w:rPr>
        <w:t xml:space="preserve">Parent, Christopher M. “Forward Progress-An Analysis of Whether Student-Athletes Should Be Paid.” </w:t>
      </w:r>
      <w:r w:rsidRPr="00F853E4">
        <w:rPr>
          <w:rFonts w:ascii="Times New Roman" w:hAnsi="Times New Roman" w:cs="Times New Roman"/>
          <w:i/>
          <w:iCs/>
        </w:rPr>
        <w:t>Va. Sports &amp; Ent. LJ</w:t>
      </w:r>
      <w:r w:rsidRPr="00F853E4">
        <w:rPr>
          <w:rFonts w:ascii="Times New Roman" w:hAnsi="Times New Roman" w:cs="Times New Roman"/>
        </w:rPr>
        <w:t>, vol. 3, 2003, p. 226.</w:t>
      </w:r>
    </w:p>
    <w:p w14:paraId="3B229C39" w14:textId="77777777" w:rsidR="00F853E4" w:rsidRPr="00F853E4" w:rsidRDefault="008D1411" w:rsidP="00F853E4">
      <w:pPr>
        <w:pStyle w:val="Bibliography"/>
        <w:rPr>
          <w:rFonts w:ascii="Times New Roman" w:hAnsi="Times New Roman" w:cs="Times New Roman"/>
        </w:rPr>
      </w:pPr>
      <w:r w:rsidRPr="00F853E4">
        <w:rPr>
          <w:rFonts w:ascii="Times New Roman" w:hAnsi="Times New Roman" w:cs="Times New Roman"/>
        </w:rPr>
        <w:t xml:space="preserve">Shaffer, Colin. </w:t>
      </w:r>
      <w:r w:rsidRPr="00F853E4">
        <w:rPr>
          <w:rFonts w:ascii="Times New Roman" w:hAnsi="Times New Roman" w:cs="Times New Roman"/>
          <w:i/>
          <w:iCs/>
        </w:rPr>
        <w:t>Should Division I Football and Men’s Basketball Student-Athletes Be Paid?</w:t>
      </w:r>
      <w:r w:rsidRPr="00F853E4">
        <w:rPr>
          <w:rFonts w:ascii="Times New Roman" w:hAnsi="Times New Roman" w:cs="Times New Roman"/>
        </w:rPr>
        <w:t xml:space="preserve"> figshare, 2015.</w:t>
      </w:r>
    </w:p>
    <w:p w14:paraId="39D00036" w14:textId="77777777" w:rsidR="00F853E4" w:rsidRPr="00BA1BAA" w:rsidRDefault="008D1411" w:rsidP="007F19A7">
      <w:r>
        <w:fldChar w:fldCharType="end"/>
      </w:r>
    </w:p>
    <w:sectPr w:rsidR="00F853E4" w:rsidRPr="00BA1BAA">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1FCFD0" w14:textId="77777777" w:rsidR="0016442E" w:rsidRDefault="0016442E">
      <w:pPr>
        <w:spacing w:line="240" w:lineRule="auto"/>
      </w:pPr>
      <w:r>
        <w:separator/>
      </w:r>
    </w:p>
  </w:endnote>
  <w:endnote w:type="continuationSeparator" w:id="0">
    <w:p w14:paraId="32539A55" w14:textId="77777777" w:rsidR="0016442E" w:rsidRDefault="001644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1F6104" w14:textId="77777777" w:rsidR="0016442E" w:rsidRDefault="0016442E">
      <w:pPr>
        <w:spacing w:line="240" w:lineRule="auto"/>
      </w:pPr>
      <w:r>
        <w:separator/>
      </w:r>
    </w:p>
  </w:footnote>
  <w:footnote w:type="continuationSeparator" w:id="0">
    <w:p w14:paraId="758BB98A" w14:textId="77777777" w:rsidR="0016442E" w:rsidRDefault="0016442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78D91" w14:textId="77777777" w:rsidR="00E614DD" w:rsidRDefault="0016442E">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AF6889">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A76BC6" w14:textId="77777777" w:rsidR="00E614DD" w:rsidRDefault="0016442E">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AF6889">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21F1BF4"/>
    <w:multiLevelType w:val="hybridMultilevel"/>
    <w:tmpl w:val="4D0ED16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6AB876D"/>
    <w:multiLevelType w:val="hybridMultilevel"/>
    <w:tmpl w:val="02F3005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3"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4"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5"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6"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11"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18E55D28"/>
    <w:multiLevelType w:val="hybridMultilevel"/>
    <w:tmpl w:val="E54F8ED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29E3C4C"/>
    <w:multiLevelType w:val="hybridMultilevel"/>
    <w:tmpl w:val="6256DC96"/>
    <w:lvl w:ilvl="0" w:tplc="B7D29C16">
      <w:start w:val="1"/>
      <w:numFmt w:val="lowerLetter"/>
      <w:pStyle w:val="TableNote"/>
      <w:suff w:val="space"/>
      <w:lvlText w:val="%1."/>
      <w:lvlJc w:val="left"/>
      <w:pPr>
        <w:ind w:left="0" w:firstLine="720"/>
      </w:pPr>
      <w:rPr>
        <w:rFonts w:hint="default"/>
      </w:rPr>
    </w:lvl>
    <w:lvl w:ilvl="1" w:tplc="901C0A6A" w:tentative="1">
      <w:start w:val="1"/>
      <w:numFmt w:val="lowerLetter"/>
      <w:lvlText w:val="%2."/>
      <w:lvlJc w:val="left"/>
      <w:pPr>
        <w:ind w:left="2160" w:hanging="360"/>
      </w:pPr>
    </w:lvl>
    <w:lvl w:ilvl="2" w:tplc="BEA8C1E4" w:tentative="1">
      <w:start w:val="1"/>
      <w:numFmt w:val="lowerRoman"/>
      <w:lvlText w:val="%3."/>
      <w:lvlJc w:val="right"/>
      <w:pPr>
        <w:ind w:left="2880" w:hanging="180"/>
      </w:pPr>
    </w:lvl>
    <w:lvl w:ilvl="3" w:tplc="C4EE8650" w:tentative="1">
      <w:start w:val="1"/>
      <w:numFmt w:val="decimal"/>
      <w:lvlText w:val="%4."/>
      <w:lvlJc w:val="left"/>
      <w:pPr>
        <w:ind w:left="3600" w:hanging="360"/>
      </w:pPr>
    </w:lvl>
    <w:lvl w:ilvl="4" w:tplc="4776020A" w:tentative="1">
      <w:start w:val="1"/>
      <w:numFmt w:val="lowerLetter"/>
      <w:lvlText w:val="%5."/>
      <w:lvlJc w:val="left"/>
      <w:pPr>
        <w:ind w:left="4320" w:hanging="360"/>
      </w:pPr>
    </w:lvl>
    <w:lvl w:ilvl="5" w:tplc="92F0966C" w:tentative="1">
      <w:start w:val="1"/>
      <w:numFmt w:val="lowerRoman"/>
      <w:lvlText w:val="%6."/>
      <w:lvlJc w:val="right"/>
      <w:pPr>
        <w:ind w:left="5040" w:hanging="180"/>
      </w:pPr>
    </w:lvl>
    <w:lvl w:ilvl="6" w:tplc="1DDCE896" w:tentative="1">
      <w:start w:val="1"/>
      <w:numFmt w:val="decimal"/>
      <w:lvlText w:val="%7."/>
      <w:lvlJc w:val="left"/>
      <w:pPr>
        <w:ind w:left="5760" w:hanging="360"/>
      </w:pPr>
    </w:lvl>
    <w:lvl w:ilvl="7" w:tplc="5DA01FA6" w:tentative="1">
      <w:start w:val="1"/>
      <w:numFmt w:val="lowerLetter"/>
      <w:lvlText w:val="%8."/>
      <w:lvlJc w:val="left"/>
      <w:pPr>
        <w:ind w:left="6480" w:hanging="360"/>
      </w:pPr>
    </w:lvl>
    <w:lvl w:ilvl="8" w:tplc="6702564E" w:tentative="1">
      <w:start w:val="1"/>
      <w:numFmt w:val="lowerRoman"/>
      <w:lvlText w:val="%9."/>
      <w:lvlJc w:val="right"/>
      <w:pPr>
        <w:ind w:left="7200" w:hanging="180"/>
      </w:pPr>
    </w:lvl>
  </w:abstractNum>
  <w:abstractNum w:abstractNumId="16" w15:restartNumberingAfterBreak="0">
    <w:nsid w:val="2CC3FC02"/>
    <w:multiLevelType w:val="hybridMultilevel"/>
    <w:tmpl w:val="F29DCE4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1424910"/>
    <w:multiLevelType w:val="multilevel"/>
    <w:tmpl w:val="60F8A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509F3042"/>
    <w:multiLevelType w:val="multilevel"/>
    <w:tmpl w:val="2F66C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B1B5787"/>
    <w:multiLevelType w:val="multilevel"/>
    <w:tmpl w:val="4572ABF8"/>
    <w:numStyleLink w:val="MLAOutline"/>
  </w:abstractNum>
  <w:abstractNum w:abstractNumId="25"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6500003D"/>
    <w:multiLevelType w:val="multilevel"/>
    <w:tmpl w:val="B3BA72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E7B33B7"/>
    <w:multiLevelType w:val="multilevel"/>
    <w:tmpl w:val="842C1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5CBFAD0"/>
    <w:multiLevelType w:val="hybridMultilevel"/>
    <w:tmpl w:val="4E1A14B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0"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5"/>
  </w:num>
  <w:num w:numId="12">
    <w:abstractNumId w:val="23"/>
  </w:num>
  <w:num w:numId="13">
    <w:abstractNumId w:val="24"/>
  </w:num>
  <w:num w:numId="14">
    <w:abstractNumId w:val="18"/>
  </w:num>
  <w:num w:numId="15">
    <w:abstractNumId w:val="27"/>
  </w:num>
  <w:num w:numId="16">
    <w:abstractNumId w:val="22"/>
  </w:num>
  <w:num w:numId="17">
    <w:abstractNumId w:val="14"/>
  </w:num>
  <w:num w:numId="18">
    <w:abstractNumId w:val="12"/>
  </w:num>
  <w:num w:numId="19">
    <w:abstractNumId w:val="20"/>
  </w:num>
  <w:num w:numId="20">
    <w:abstractNumId w:val="30"/>
  </w:num>
  <w:num w:numId="21">
    <w:abstractNumId w:val="17"/>
  </w:num>
  <w:num w:numId="22">
    <w:abstractNumId w:val="25"/>
  </w:num>
  <w:num w:numId="23">
    <w:abstractNumId w:val="19"/>
  </w:num>
  <w:num w:numId="24">
    <w:abstractNumId w:val="21"/>
  </w:num>
  <w:num w:numId="25">
    <w:abstractNumId w:val="28"/>
  </w:num>
  <w:num w:numId="26">
    <w:abstractNumId w:val="26"/>
  </w:num>
  <w:num w:numId="27">
    <w:abstractNumId w:val="16"/>
  </w:num>
  <w:num w:numId="28">
    <w:abstractNumId w:val="13"/>
  </w:num>
  <w:num w:numId="29">
    <w:abstractNumId w:val="1"/>
  </w:num>
  <w:num w:numId="30">
    <w:abstractNumId w:val="29"/>
  </w:num>
  <w:num w:numId="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3F1B"/>
    <w:rsid w:val="000166A4"/>
    <w:rsid w:val="00033780"/>
    <w:rsid w:val="00040CBB"/>
    <w:rsid w:val="0004381F"/>
    <w:rsid w:val="00044DF5"/>
    <w:rsid w:val="00084ACB"/>
    <w:rsid w:val="000B78C8"/>
    <w:rsid w:val="000C4B8C"/>
    <w:rsid w:val="00104E39"/>
    <w:rsid w:val="001463B2"/>
    <w:rsid w:val="0016442E"/>
    <w:rsid w:val="001953C4"/>
    <w:rsid w:val="001B004E"/>
    <w:rsid w:val="001B26B5"/>
    <w:rsid w:val="001B2B75"/>
    <w:rsid w:val="001C723A"/>
    <w:rsid w:val="001D2BF9"/>
    <w:rsid w:val="001F09DA"/>
    <w:rsid w:val="001F62C0"/>
    <w:rsid w:val="002179C5"/>
    <w:rsid w:val="00241A36"/>
    <w:rsid w:val="00245E02"/>
    <w:rsid w:val="002506C7"/>
    <w:rsid w:val="00263888"/>
    <w:rsid w:val="0027478A"/>
    <w:rsid w:val="002969D8"/>
    <w:rsid w:val="002C71DD"/>
    <w:rsid w:val="003335A1"/>
    <w:rsid w:val="00336CCB"/>
    <w:rsid w:val="00353B66"/>
    <w:rsid w:val="00367930"/>
    <w:rsid w:val="003A062F"/>
    <w:rsid w:val="003E4188"/>
    <w:rsid w:val="003F3CC3"/>
    <w:rsid w:val="00456604"/>
    <w:rsid w:val="00487809"/>
    <w:rsid w:val="004A20C3"/>
    <w:rsid w:val="004A2675"/>
    <w:rsid w:val="004D680B"/>
    <w:rsid w:val="004E46CD"/>
    <w:rsid w:val="004F5AD2"/>
    <w:rsid w:val="004F7139"/>
    <w:rsid w:val="00504729"/>
    <w:rsid w:val="00523A22"/>
    <w:rsid w:val="00551DF7"/>
    <w:rsid w:val="005525EB"/>
    <w:rsid w:val="0057093C"/>
    <w:rsid w:val="00595DE3"/>
    <w:rsid w:val="005F5F57"/>
    <w:rsid w:val="00634039"/>
    <w:rsid w:val="00691EC1"/>
    <w:rsid w:val="006A6DBB"/>
    <w:rsid w:val="0071441C"/>
    <w:rsid w:val="00723CAF"/>
    <w:rsid w:val="00794ED8"/>
    <w:rsid w:val="007B64E0"/>
    <w:rsid w:val="007C53FB"/>
    <w:rsid w:val="007F19A7"/>
    <w:rsid w:val="008640E4"/>
    <w:rsid w:val="008B7D18"/>
    <w:rsid w:val="008D1411"/>
    <w:rsid w:val="008F1F97"/>
    <w:rsid w:val="008F4052"/>
    <w:rsid w:val="009120A9"/>
    <w:rsid w:val="009878DB"/>
    <w:rsid w:val="009B4DF4"/>
    <w:rsid w:val="009D4EB3"/>
    <w:rsid w:val="00A920DC"/>
    <w:rsid w:val="00A94BD5"/>
    <w:rsid w:val="00AC2235"/>
    <w:rsid w:val="00AF6889"/>
    <w:rsid w:val="00B13D1B"/>
    <w:rsid w:val="00B2054C"/>
    <w:rsid w:val="00B818DF"/>
    <w:rsid w:val="00BA1BAA"/>
    <w:rsid w:val="00BB34F6"/>
    <w:rsid w:val="00C4079C"/>
    <w:rsid w:val="00C4619E"/>
    <w:rsid w:val="00C82C9D"/>
    <w:rsid w:val="00C85494"/>
    <w:rsid w:val="00CB17BA"/>
    <w:rsid w:val="00CD3FEE"/>
    <w:rsid w:val="00CF32FA"/>
    <w:rsid w:val="00D05A7B"/>
    <w:rsid w:val="00D52117"/>
    <w:rsid w:val="00D8379C"/>
    <w:rsid w:val="00DB0D39"/>
    <w:rsid w:val="00DE611B"/>
    <w:rsid w:val="00E03FCB"/>
    <w:rsid w:val="00E14005"/>
    <w:rsid w:val="00E17A80"/>
    <w:rsid w:val="00E45F74"/>
    <w:rsid w:val="00E614DD"/>
    <w:rsid w:val="00E627B4"/>
    <w:rsid w:val="00EF2919"/>
    <w:rsid w:val="00F40CF2"/>
    <w:rsid w:val="00F46AA6"/>
    <w:rsid w:val="00F83220"/>
    <w:rsid w:val="00F853E4"/>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01023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Default">
    <w:name w:val="Default"/>
    <w:rsid w:val="00084ACB"/>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F369E8">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F369E8">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F369E8">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F369E8">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F369E8">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F369E8">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815C0"/>
    <w:rsid w:val="003A0181"/>
    <w:rsid w:val="00536032"/>
    <w:rsid w:val="005A3EFE"/>
    <w:rsid w:val="005D029D"/>
    <w:rsid w:val="00614BBA"/>
    <w:rsid w:val="009710FE"/>
    <w:rsid w:val="00AB23FE"/>
    <w:rsid w:val="00AB2574"/>
    <w:rsid w:val="00B73438"/>
    <w:rsid w:val="00BA2903"/>
    <w:rsid w:val="00F369E8"/>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4949F87-46CE-4271-B528-78DCD3977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595</Words>
  <Characters>9093</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28T08:55:00Z</dcterms:created>
  <dcterms:modified xsi:type="dcterms:W3CDTF">2019-10-28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ig2bdpBY"/&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